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2762588"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2762589"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66D09EAF" w:rsidR="00EB73B8" w:rsidRDefault="0045256C" w:rsidP="00EB73B8">
      <w:pPr>
        <w:ind w:firstLine="0"/>
        <w:jc w:val="center"/>
      </w:pPr>
      <w:r w:rsidRPr="0045256C">
        <w:rPr>
          <w:noProof/>
        </w:rPr>
        <w:drawing>
          <wp:inline distT="0" distB="0" distL="0" distR="0" wp14:anchorId="6C64A04C" wp14:editId="3BD2FE82">
            <wp:extent cx="3146986" cy="5760000"/>
            <wp:effectExtent l="0" t="0" r="0" b="0"/>
            <wp:docPr id="8426936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693655" name=""/>
                    <pic:cNvPicPr/>
                  </pic:nvPicPr>
                  <pic:blipFill>
                    <a:blip r:embed="rId26"/>
                    <a:stretch>
                      <a:fillRect/>
                    </a:stretch>
                  </pic:blipFill>
                  <pic:spPr>
                    <a:xfrm>
                      <a:off x="0" y="0"/>
                      <a:ext cx="3146986"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78F6D519"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 berhasil membuat file 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tetap fokus dan konstruktif.</w:t>
      </w:r>
      <w:r>
        <w:t xml:space="preserve"> S</w:t>
      </w:r>
      <w:r w:rsidRPr="001D127E">
        <w:t xml:space="preserve">ebagian besar desain wireframe terbagi ke dalam tiga </w:t>
      </w:r>
      <w:r w:rsidRPr="001D127E">
        <w:lastRenderedPageBreak/>
        <w:t xml:space="preserve">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148BC08F">
            <wp:extent cx="5039995" cy="4829810"/>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5039995" cy="4829810"/>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w:t>
      </w:r>
      <w:r>
        <w:rPr>
          <w:szCs w:val="24"/>
        </w:rPr>
        <w:lastRenderedPageBreak/>
        <w:t xml:space="preserve">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6D086017" w:rsidR="0037436D" w:rsidRDefault="0005651C" w:rsidP="003C7B93">
      <w:r w:rsidRPr="00E27D95">
        <w:t xml:space="preserve">Tahap implementasi </w:t>
      </w:r>
      <w:r>
        <w:t xml:space="preserve">adalah tahapan dimana </w:t>
      </w:r>
      <w:r>
        <w:t>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r>
        <w:t>Iterasi Pe</w:t>
      </w:r>
      <w:r w:rsidR="00945D9D">
        <w:t>ngembangan</w:t>
      </w:r>
      <w:r>
        <w:t xml:space="preserve"> Pertama</w:t>
      </w:r>
    </w:p>
    <w:p w14:paraId="307063F7" w14:textId="0AC09A5E"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yang digunakan untuk membantu pengujian </w:t>
      </w:r>
      <w:r w:rsidRPr="0060541F">
        <w:rPr>
          <w:i/>
          <w:iCs/>
        </w:rPr>
        <w:t>plugin</w:t>
      </w:r>
      <w:r>
        <w:t xml:space="preserve">. Selain itu, dilakukan juga setup </w:t>
      </w:r>
      <w:r>
        <w:lastRenderedPageBreak/>
        <w:t xml:space="preserve">pada plugin.xml untuk mendaftarkan informasi-informasi terkait </w:t>
      </w:r>
      <w:r w:rsidRPr="004C3CE7">
        <w:rPr>
          <w:i/>
          <w:iCs/>
        </w:rPr>
        <w:t>plugin</w:t>
      </w:r>
      <w:r>
        <w:t xml:space="preserve"> seperti id, nama,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r>
        <w:t>Editor Popup Menu</w:t>
      </w:r>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w:t>
      </w:r>
      <w:r w:rsidR="008517C8">
        <w:t xml:space="preserve">pada file </w:t>
      </w:r>
      <w:r w:rsidR="008517C8" w:rsidRPr="008517C8">
        <w:t>GenerateProtobufActionController</w:t>
      </w:r>
      <w:r w:rsidR="008517C8">
        <w:t>.kt di package controller</w:t>
      </w:r>
      <w:r w:rsidR="008517C8">
        <w:t xml:space="preserve">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xml:space="preserve">, seperti memanggil fungsi untuk menampilkan pesan error dan antarmuka pengguna dan juga memperoleh </w:t>
      </w:r>
      <w:r w:rsidR="002D24AA">
        <w:t>informasi terkait lingkungan project</w:t>
      </w:r>
      <w:r w:rsidR="002D24AA">
        <w:t>,</w:t>
      </w:r>
      <w:r w:rsidR="002D24AA">
        <w:t xml:space="preserve"> </w:t>
      </w:r>
      <w:r w:rsidR="002D24AA">
        <w:t>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w:t>
      </w:r>
      <w:r w:rsidR="002D24AA">
        <w:lastRenderedPageBreak/>
        <w:t xml:space="preserve">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1F79ADC6"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p>
    <w:p w14:paraId="7B170B62" w14:textId="41922045" w:rsidR="00531575" w:rsidRDefault="00531575" w:rsidP="00EF2487">
      <w:pPr>
        <w:ind w:firstLine="0"/>
        <w:jc w:val="center"/>
      </w:pPr>
      <w:r w:rsidRPr="00531575">
        <w:drawing>
          <wp:inline distT="0" distB="0" distL="0" distR="0" wp14:anchorId="1DECD1D8" wp14:editId="7B0D55A4">
            <wp:extent cx="4823295" cy="1800000"/>
            <wp:effectExtent l="0" t="0" r="0"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823295" cy="1800000"/>
                    </a:xfrm>
                    <a:prstGeom prst="rect">
                      <a:avLst/>
                    </a:prstGeom>
                  </pic:spPr>
                </pic:pic>
              </a:graphicData>
            </a:graphic>
          </wp:inline>
        </w:drawing>
      </w:r>
    </w:p>
    <w:p w14:paraId="123D66A5" w14:textId="19F73A8E" w:rsidR="00531575" w:rsidRDefault="00531575" w:rsidP="00531575">
      <w:pPr>
        <w:pStyle w:val="Keterangan"/>
      </w:pPr>
      <w:r>
        <w:t>Protocol Buffers Keywords</w:t>
      </w:r>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49B43F3A" w14:textId="2B457968" w:rsidR="00B17C61" w:rsidRPr="00B05F7C" w:rsidRDefault="00966335" w:rsidP="00B17C61">
      <w:r>
        <w:lastRenderedPageBreak/>
        <w:t xml:space="preserve">Pada style guide juga dapat diketahui struktur file protocol buffers berurutan sebagai berikut: License Header (jika ada), </w:t>
      </w:r>
      <w:r>
        <w:t>File overview</w:t>
      </w:r>
      <w:r>
        <w:t xml:space="preserve">, </w:t>
      </w:r>
      <w:r>
        <w:t>Syntax</w:t>
      </w:r>
      <w:r>
        <w:t xml:space="preserve">, </w:t>
      </w:r>
      <w:r>
        <w:t>Package</w:t>
      </w:r>
      <w:r>
        <w:t xml:space="preserve">, </w:t>
      </w:r>
      <w:r>
        <w:t>Imports</w:t>
      </w:r>
      <w:r>
        <w:t xml:space="preserve"> (secara berurutan), </w:t>
      </w:r>
      <w:r>
        <w:t>File options</w:t>
      </w:r>
      <w:r>
        <w:t>, dan yang lainnya seperti messages. 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w:t>
      </w:r>
      <w:r w:rsidR="00B17C61">
        <w:t>ile options</w:t>
      </w:r>
      <w:r w:rsidR="00B05F7C">
        <w:t xml:space="preserve">, dan FieldOptionTemplate.kt untuk field options. Terakhir terdapat </w:t>
      </w:r>
      <w:r w:rsidR="00B05F7C">
        <w:t>keharusan untuk</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p>
    <w:p w14:paraId="7B7EA950" w14:textId="77777777" w:rsidR="00C87A00" w:rsidRPr="00531575" w:rsidRDefault="00C87A00" w:rsidP="00B05F7C">
      <w:pPr>
        <w:ind w:firstLine="0"/>
      </w:pPr>
    </w:p>
    <w:p w14:paraId="22FEF3EC" w14:textId="211939EE" w:rsidR="003C7B93" w:rsidRDefault="003C7B93" w:rsidP="003C7B93">
      <w:pPr>
        <w:pStyle w:val="Judul3"/>
      </w:pPr>
      <w:r>
        <w:t xml:space="preserve">Iterasi </w:t>
      </w:r>
      <w:r w:rsidR="00945D9D">
        <w:t>Pengembangan</w:t>
      </w:r>
      <w:r>
        <w:t xml:space="preserve"> Kedua</w:t>
      </w:r>
    </w:p>
    <w:p w14:paraId="047F11DF" w14:textId="6AEE9261" w:rsidR="003C7B93" w:rsidRPr="003C7B93" w:rsidRDefault="003C7B93" w:rsidP="003C7B93">
      <w:pPr>
        <w:pStyle w:val="Judul3"/>
      </w:pPr>
      <w:r>
        <w:t xml:space="preserve">Iterasi </w:t>
      </w:r>
      <w:r w:rsidR="00945D9D">
        <w:t>Pengembangan</w:t>
      </w:r>
      <w:r>
        <w:t xml:space="preserve"> Ketiga</w:t>
      </w:r>
    </w:p>
    <w:p w14:paraId="2C3A6808" w14:textId="77777777" w:rsidR="003C7B93" w:rsidRDefault="003C7B93" w:rsidP="003C7B93">
      <w:pPr>
        <w:ind w:firstLine="0"/>
      </w:pPr>
    </w:p>
    <w:p w14:paraId="714038E7" w14:textId="77777777" w:rsidR="003A5AC8" w:rsidRDefault="003A5AC8" w:rsidP="003A5AC8">
      <w:r>
        <w:t>1.</w:t>
      </w:r>
      <w:r>
        <w:tab/>
        <w:t>Merancang dan membangun setup dasar untuk mengembangkan plugin yang meliputi fitur dasar pada sistem sehingga menjadi plugin yang dapat dipasang dan dijalankan pada Android Studio dan Intellij IDEA, menerapkan dependency injection menggunakan library Koin, kemudian juga melakukan pendataan keyword dan style guide yang terdapat pada Protocol Buffers kemudian menerapkannya pada sistem.</w:t>
      </w:r>
    </w:p>
    <w:p w14:paraId="47D3FC57" w14:textId="77777777" w:rsidR="003A5AC8" w:rsidRDefault="003A5AC8" w:rsidP="003A5AC8">
      <w:r>
        <w:t>2.</w:t>
      </w:r>
      <w:r>
        <w:tab/>
        <w:t>Merancang dan membangun antarmuka pengguna untuk plugin, menerapkan model-model yang dibutuhkan untuk proses bisnis utama dan konfigurasi pengguna, juga merancang dan membangun beberapa fitur seperti fitur untuk mengambil informasi terkait lingkungan project yang sedang dibuka dan penampil pesan terkait hasil dari proses yang telah dijalankan plugin.</w:t>
      </w:r>
    </w:p>
    <w:p w14:paraId="4604761B" w14:textId="2A846A5A" w:rsidR="0005651C" w:rsidRDefault="003A5AC8" w:rsidP="003A5AC8">
      <w:r>
        <w:lastRenderedPageBreak/>
        <w:t>3.</w:t>
      </w:r>
      <w:r>
        <w:tab/>
        <w:t>Merancang dan membangun fitur parsing dari Kotlin Data Class menjadi Protocol Buffer Message kemudian menulis dan menyimpan hasilnya ke dalam sebuah file baru dengan ekstensi “.proto”.</w:t>
      </w:r>
    </w:p>
    <w:p w14:paraId="41DCBDDB" w14:textId="77777777" w:rsidR="0005651C" w:rsidRPr="0037436D" w:rsidRDefault="0005651C" w:rsidP="0005651C"/>
    <w:p w14:paraId="65CE8267" w14:textId="13915F86" w:rsidR="00BE07EA" w:rsidRPr="00BE07EA" w:rsidRDefault="00BE07EA" w:rsidP="00BE07EA">
      <w:pPr>
        <w:pStyle w:val="Judul2"/>
      </w:pPr>
      <w:r>
        <w:t>Pengujian (</w:t>
      </w:r>
      <w:r w:rsidRPr="00BE07EA">
        <w:rPr>
          <w:i/>
          <w:iCs/>
        </w:rPr>
        <w:t>Testing</w:t>
      </w:r>
      <w:r>
        <w:t>)</w:t>
      </w:r>
    </w:p>
    <w:p w14:paraId="79606957" w14:textId="649FC95B" w:rsidR="00F97FA7" w:rsidRDefault="00F97FA7" w:rsidP="00F97FA7">
      <w:pPr>
        <w:pStyle w:val="TidakAdaSpasi"/>
      </w:pP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30"/>
          <w:footerReference w:type="first" r:id="rId31"/>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9" w:name="_Toc170908836"/>
      <w:r>
        <w:lastRenderedPageBreak/>
        <w:br/>
      </w:r>
      <w:r w:rsidR="00164F13">
        <w:t>KESIMPULAN DAN SARAN</w:t>
      </w:r>
      <w:bookmarkEnd w:id="19"/>
    </w:p>
    <w:p w14:paraId="3A83ABC4" w14:textId="1D08C6DB" w:rsidR="00396421" w:rsidRDefault="00396421" w:rsidP="00396421">
      <w:pPr>
        <w:pStyle w:val="Judul2"/>
      </w:pPr>
      <w:bookmarkStart w:id="20" w:name="_Toc170908837"/>
      <w:r>
        <w:t>Kesimpulan</w:t>
      </w:r>
      <w:bookmarkEnd w:id="20"/>
    </w:p>
    <w:p w14:paraId="3BF6D6FC" w14:textId="7656056A" w:rsidR="00396421" w:rsidRPr="00396421" w:rsidRDefault="00396421" w:rsidP="00396421">
      <w:pPr>
        <w:pStyle w:val="Judul2"/>
      </w:pPr>
      <w:bookmarkStart w:id="21" w:name="_Toc170908838"/>
      <w:r>
        <w:t>Saran</w:t>
      </w:r>
      <w:bookmarkEnd w:id="21"/>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Cisco, Jan. 2022. </w:t>
      </w:r>
      <w:hyperlink r:id="rId32"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2" w:name="_Hlk171023868"/>
      <w:r w:rsidRPr="00870878">
        <w:rPr>
          <w:rFonts w:cs="Times New Roman"/>
          <w:szCs w:val="24"/>
        </w:rPr>
        <w:t>Jul. 04, 2024</w:t>
      </w:r>
      <w:bookmarkEnd w:id="2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33"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34"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35"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36"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37"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Android Developers, 2024. </w:t>
      </w:r>
      <w:hyperlink r:id="rId38"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39"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40"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41"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42"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43"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44"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45"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46"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47"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6647DF36" w14:textId="5BB45128" w:rsidR="00870878" w:rsidRPr="00870878" w:rsidRDefault="00870878" w:rsidP="00870878">
      <w:pPr>
        <w:pStyle w:val="Bibliografi"/>
        <w:rPr>
          <w:rFonts w:eastAsia="Times New Roman"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48"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49"/>
      <w:footerReference w:type="first" r:id="rId50"/>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A47123" w14:textId="77777777" w:rsidR="00BB6C6C" w:rsidRDefault="00BB6C6C" w:rsidP="004A05EC">
      <w:pPr>
        <w:spacing w:line="240" w:lineRule="auto"/>
      </w:pPr>
      <w:r>
        <w:separator/>
      </w:r>
    </w:p>
  </w:endnote>
  <w:endnote w:type="continuationSeparator" w:id="0">
    <w:p w14:paraId="17CC2CEB" w14:textId="77777777" w:rsidR="00BB6C6C" w:rsidRDefault="00BB6C6C"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E1FDC7" w14:textId="77777777" w:rsidR="00BB6C6C" w:rsidRDefault="00BB6C6C" w:rsidP="004A05EC">
      <w:pPr>
        <w:spacing w:line="240" w:lineRule="auto"/>
      </w:pPr>
      <w:r>
        <w:separator/>
      </w:r>
    </w:p>
  </w:footnote>
  <w:footnote w:type="continuationSeparator" w:id="0">
    <w:p w14:paraId="358D367A" w14:textId="77777777" w:rsidR="00BB6C6C" w:rsidRDefault="00BB6C6C"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8"/>
  </w:num>
  <w:num w:numId="2" w16cid:durableId="937562843">
    <w:abstractNumId w:val="19"/>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20"/>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 w:numId="21" w16cid:durableId="6462098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651C"/>
    <w:rsid w:val="000875E5"/>
    <w:rsid w:val="00092AF3"/>
    <w:rsid w:val="00095DE5"/>
    <w:rsid w:val="000A2032"/>
    <w:rsid w:val="000A4EBC"/>
    <w:rsid w:val="000C5A42"/>
    <w:rsid w:val="000C6396"/>
    <w:rsid w:val="000E3536"/>
    <w:rsid w:val="000E5B83"/>
    <w:rsid w:val="000F1029"/>
    <w:rsid w:val="000F2A07"/>
    <w:rsid w:val="001334B3"/>
    <w:rsid w:val="00135E7B"/>
    <w:rsid w:val="00154D2F"/>
    <w:rsid w:val="00164F13"/>
    <w:rsid w:val="00165A1D"/>
    <w:rsid w:val="001A2410"/>
    <w:rsid w:val="001A35DD"/>
    <w:rsid w:val="001B4273"/>
    <w:rsid w:val="001B44E1"/>
    <w:rsid w:val="001C06BA"/>
    <w:rsid w:val="001C4200"/>
    <w:rsid w:val="001D127E"/>
    <w:rsid w:val="001E1147"/>
    <w:rsid w:val="001F555E"/>
    <w:rsid w:val="00204387"/>
    <w:rsid w:val="00210BE9"/>
    <w:rsid w:val="002168CD"/>
    <w:rsid w:val="00241415"/>
    <w:rsid w:val="002931A9"/>
    <w:rsid w:val="002A670E"/>
    <w:rsid w:val="002B2B75"/>
    <w:rsid w:val="002C0ED0"/>
    <w:rsid w:val="002D24AA"/>
    <w:rsid w:val="002D66FC"/>
    <w:rsid w:val="002E0162"/>
    <w:rsid w:val="002E38E3"/>
    <w:rsid w:val="002F6426"/>
    <w:rsid w:val="00310D43"/>
    <w:rsid w:val="00311F00"/>
    <w:rsid w:val="00321EA3"/>
    <w:rsid w:val="003463E1"/>
    <w:rsid w:val="00364B8F"/>
    <w:rsid w:val="00367653"/>
    <w:rsid w:val="0037436D"/>
    <w:rsid w:val="00380EC3"/>
    <w:rsid w:val="003824F7"/>
    <w:rsid w:val="00393ABA"/>
    <w:rsid w:val="00396421"/>
    <w:rsid w:val="0039741E"/>
    <w:rsid w:val="003A5AC8"/>
    <w:rsid w:val="003A5CFB"/>
    <w:rsid w:val="003A78D1"/>
    <w:rsid w:val="003B5F0B"/>
    <w:rsid w:val="003C7B93"/>
    <w:rsid w:val="003F3E24"/>
    <w:rsid w:val="00405B32"/>
    <w:rsid w:val="00443BFF"/>
    <w:rsid w:val="00447638"/>
    <w:rsid w:val="0045256C"/>
    <w:rsid w:val="0045335F"/>
    <w:rsid w:val="00460404"/>
    <w:rsid w:val="004719A9"/>
    <w:rsid w:val="004840D3"/>
    <w:rsid w:val="00485F0A"/>
    <w:rsid w:val="004A05EC"/>
    <w:rsid w:val="004A37B1"/>
    <w:rsid w:val="004B0590"/>
    <w:rsid w:val="004B2E75"/>
    <w:rsid w:val="004C3CE7"/>
    <w:rsid w:val="004C59B3"/>
    <w:rsid w:val="004C5B23"/>
    <w:rsid w:val="004D2335"/>
    <w:rsid w:val="004E1DC9"/>
    <w:rsid w:val="004E2F65"/>
    <w:rsid w:val="00505776"/>
    <w:rsid w:val="00512A8F"/>
    <w:rsid w:val="005177E5"/>
    <w:rsid w:val="00522B11"/>
    <w:rsid w:val="00531575"/>
    <w:rsid w:val="005509F2"/>
    <w:rsid w:val="00581F18"/>
    <w:rsid w:val="0058281B"/>
    <w:rsid w:val="00591B38"/>
    <w:rsid w:val="005C258C"/>
    <w:rsid w:val="005F1D80"/>
    <w:rsid w:val="005F5E97"/>
    <w:rsid w:val="0060541F"/>
    <w:rsid w:val="00605630"/>
    <w:rsid w:val="00614B2B"/>
    <w:rsid w:val="00627BD4"/>
    <w:rsid w:val="006310D4"/>
    <w:rsid w:val="0063767D"/>
    <w:rsid w:val="00655FD7"/>
    <w:rsid w:val="006638A8"/>
    <w:rsid w:val="006740C2"/>
    <w:rsid w:val="00677420"/>
    <w:rsid w:val="00680FB7"/>
    <w:rsid w:val="00686C27"/>
    <w:rsid w:val="0069079B"/>
    <w:rsid w:val="00694D0C"/>
    <w:rsid w:val="006A4C1A"/>
    <w:rsid w:val="006D67BB"/>
    <w:rsid w:val="007004D2"/>
    <w:rsid w:val="00723181"/>
    <w:rsid w:val="007356A7"/>
    <w:rsid w:val="0074374E"/>
    <w:rsid w:val="0075564A"/>
    <w:rsid w:val="007605E0"/>
    <w:rsid w:val="00770764"/>
    <w:rsid w:val="007862BA"/>
    <w:rsid w:val="007905EF"/>
    <w:rsid w:val="007A52B3"/>
    <w:rsid w:val="007C4770"/>
    <w:rsid w:val="007D3EDE"/>
    <w:rsid w:val="007E1A08"/>
    <w:rsid w:val="007F0D71"/>
    <w:rsid w:val="008052D8"/>
    <w:rsid w:val="008106EA"/>
    <w:rsid w:val="00820E38"/>
    <w:rsid w:val="008349EA"/>
    <w:rsid w:val="00834F59"/>
    <w:rsid w:val="008517C8"/>
    <w:rsid w:val="00870878"/>
    <w:rsid w:val="00881C53"/>
    <w:rsid w:val="0088470F"/>
    <w:rsid w:val="00890326"/>
    <w:rsid w:val="008966B3"/>
    <w:rsid w:val="008A03C4"/>
    <w:rsid w:val="008A5F8C"/>
    <w:rsid w:val="008A7EA7"/>
    <w:rsid w:val="008B1685"/>
    <w:rsid w:val="008D179D"/>
    <w:rsid w:val="008D36C2"/>
    <w:rsid w:val="008E74F7"/>
    <w:rsid w:val="008F02B2"/>
    <w:rsid w:val="008F3206"/>
    <w:rsid w:val="00906096"/>
    <w:rsid w:val="00927EBC"/>
    <w:rsid w:val="0093456D"/>
    <w:rsid w:val="0093739F"/>
    <w:rsid w:val="00937868"/>
    <w:rsid w:val="00945D9D"/>
    <w:rsid w:val="009634E6"/>
    <w:rsid w:val="00966335"/>
    <w:rsid w:val="00970EEC"/>
    <w:rsid w:val="00987E07"/>
    <w:rsid w:val="009B7154"/>
    <w:rsid w:val="009C33BA"/>
    <w:rsid w:val="009C3916"/>
    <w:rsid w:val="00A036F3"/>
    <w:rsid w:val="00A2667D"/>
    <w:rsid w:val="00A40F9C"/>
    <w:rsid w:val="00A565E8"/>
    <w:rsid w:val="00A83996"/>
    <w:rsid w:val="00A9077B"/>
    <w:rsid w:val="00AB571A"/>
    <w:rsid w:val="00AC3065"/>
    <w:rsid w:val="00AD51A0"/>
    <w:rsid w:val="00AD790F"/>
    <w:rsid w:val="00B05F7C"/>
    <w:rsid w:val="00B17C61"/>
    <w:rsid w:val="00B20F16"/>
    <w:rsid w:val="00B3039D"/>
    <w:rsid w:val="00B47507"/>
    <w:rsid w:val="00B50A01"/>
    <w:rsid w:val="00B64866"/>
    <w:rsid w:val="00B85317"/>
    <w:rsid w:val="00BA0EEF"/>
    <w:rsid w:val="00BB6C6C"/>
    <w:rsid w:val="00BC75E7"/>
    <w:rsid w:val="00BD2A22"/>
    <w:rsid w:val="00BE07EA"/>
    <w:rsid w:val="00BF35EB"/>
    <w:rsid w:val="00C03471"/>
    <w:rsid w:val="00C26366"/>
    <w:rsid w:val="00C31185"/>
    <w:rsid w:val="00C36FEA"/>
    <w:rsid w:val="00C43110"/>
    <w:rsid w:val="00C45DDA"/>
    <w:rsid w:val="00C7386C"/>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40C09"/>
    <w:rsid w:val="00D56CBE"/>
    <w:rsid w:val="00D65D41"/>
    <w:rsid w:val="00D83EA5"/>
    <w:rsid w:val="00D86C59"/>
    <w:rsid w:val="00DC1D32"/>
    <w:rsid w:val="00DD18F0"/>
    <w:rsid w:val="00DE07A9"/>
    <w:rsid w:val="00E14B56"/>
    <w:rsid w:val="00E173AC"/>
    <w:rsid w:val="00E25809"/>
    <w:rsid w:val="00E26B67"/>
    <w:rsid w:val="00E313DC"/>
    <w:rsid w:val="00E3649E"/>
    <w:rsid w:val="00E453E5"/>
    <w:rsid w:val="00E46A0E"/>
    <w:rsid w:val="00E719E9"/>
    <w:rsid w:val="00E74BB1"/>
    <w:rsid w:val="00EA1118"/>
    <w:rsid w:val="00EA25B4"/>
    <w:rsid w:val="00EB73B8"/>
    <w:rsid w:val="00ED77CD"/>
    <w:rsid w:val="00EE13B2"/>
    <w:rsid w:val="00EE267E"/>
    <w:rsid w:val="00EE727E"/>
    <w:rsid w:val="00EF2487"/>
    <w:rsid w:val="00F05CD3"/>
    <w:rsid w:val="00F07BA8"/>
    <w:rsid w:val="00F15561"/>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protobuf.dev/" TargetMode="External"/><Relationship Id="rId21" Type="http://schemas.openxmlformats.org/officeDocument/2006/relationships/footer" Target="footer5.xml"/><Relationship Id="rId34" Type="http://schemas.openxmlformats.org/officeDocument/2006/relationships/hyperlink" Target="https://developer.android.com/kotlin/first" TargetMode="External"/><Relationship Id="rId42" Type="http://schemas.openxmlformats.org/officeDocument/2006/relationships/hyperlink" Target="https://developer.android.com/studio" TargetMode="External"/><Relationship Id="rId47" Type="http://schemas.openxmlformats.org/officeDocument/2006/relationships/hyperlink" Target="https://www.figma.com/resource-library/what-is-wireframing/" TargetMode="External"/><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yperlink" Target="https://www.cisco.com/c/en/us/solutions/collateral/executive-perspectives/annual-internet-report/white-paper-c11-741490.html" TargetMode="External"/><Relationship Id="rId37" Type="http://schemas.openxmlformats.org/officeDocument/2006/relationships/hyperlink" Target="https://kotlinlang.org/" TargetMode="External"/><Relationship Id="rId40" Type="http://schemas.openxmlformats.org/officeDocument/2006/relationships/hyperlink" Target="https://kotlinlang.org/docs/data-classes.html" TargetMode="External"/><Relationship Id="rId45" Type="http://schemas.openxmlformats.org/officeDocument/2006/relationships/hyperlink" Target="https://unidar.e-journal.id/bima/article/view/190"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hyperlink" Target="https://kotlinfoundation.org/" TargetMode="External"/><Relationship Id="rId49" Type="http://schemas.openxmlformats.org/officeDocument/2006/relationships/header" Target="header8.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footer" Target="footer7.xml"/><Relationship Id="rId44" Type="http://schemas.openxmlformats.org/officeDocument/2006/relationships/hyperlink" Target="https://developer.android.com/kotlin/stories"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header" Target="header7.xml"/><Relationship Id="rId35" Type="http://schemas.openxmlformats.org/officeDocument/2006/relationships/hyperlink" Target="https://developer.android.com/kotlin/overview?hl=id" TargetMode="External"/><Relationship Id="rId43" Type="http://schemas.openxmlformats.org/officeDocument/2006/relationships/hyperlink" Target="https://kotlinlang.org/docs/faq.html" TargetMode="External"/><Relationship Id="rId48" Type="http://schemas.openxmlformats.org/officeDocument/2006/relationships/hyperlink" Target="https://www.youtube.com/watch?v=WnMQ8HlmeXc&amp;t=3869s"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www.youtube.com/live/Y2VF8tmLFHw?si=zgCrETDalg1xflXH&amp;t=5230" TargetMode="External"/><Relationship Id="rId38" Type="http://schemas.openxmlformats.org/officeDocument/2006/relationships/hyperlink" Target="https://developer.android.com/topic/libraries/architecture/datastore" TargetMode="External"/><Relationship Id="rId46" Type="http://schemas.openxmlformats.org/officeDocument/2006/relationships/hyperlink" Target="https://www.uml.org/what-is-uml.htm" TargetMode="External"/><Relationship Id="rId20" Type="http://schemas.openxmlformats.org/officeDocument/2006/relationships/header" Target="header4.xml"/><Relationship Id="rId41" Type="http://schemas.openxmlformats.org/officeDocument/2006/relationships/hyperlink" Target="https://www.jetbrains.com/idea/"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2</TotalTime>
  <Pages>33</Pages>
  <Words>6442</Words>
  <Characters>36725</Characters>
  <Application>Microsoft Office Word</Application>
  <DocSecurity>0</DocSecurity>
  <Lines>306</Lines>
  <Paragraphs>86</Paragraphs>
  <ScaleCrop>false</ScaleCrop>
  <Company/>
  <LinksUpToDate>false</LinksUpToDate>
  <CharactersWithSpaces>4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26</cp:revision>
  <dcterms:created xsi:type="dcterms:W3CDTF">2024-07-02T02:42:00Z</dcterms:created>
  <dcterms:modified xsi:type="dcterms:W3CDTF">2024-07-1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